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C1FC256" w14:textId="56552B7A" w:rsidR="006D1126" w:rsidRPr="002C5539" w:rsidRDefault="002C5539" w:rsidP="002C5539">
      <w:pPr>
        <w:spacing w:line="420" w:lineRule="atLeast"/>
        <w:jc w:val="center"/>
        <w:rPr>
          <w:rFonts w:ascii="Helvetica Neue" w:eastAsia="Times New Roman" w:hAnsi="Helvetica Neue"/>
          <w:b/>
          <w:bCs/>
          <w:color w:val="FF0000"/>
          <w:lang w:val="es-ES"/>
        </w:rPr>
      </w:pPr>
      <w:r w:rsidRPr="002C5539">
        <w:rPr>
          <w:rFonts w:ascii="Helvetica Neue" w:eastAsia="Times New Roman" w:hAnsi="Helvetica Neue"/>
          <w:b/>
          <w:bCs/>
          <w:color w:val="FF0000"/>
          <w:lang w:val="es-ES"/>
        </w:rPr>
        <w:t>Versión: 2024</w:t>
      </w:r>
      <w:r w:rsidR="00786C2D">
        <w:rPr>
          <w:rFonts w:ascii="Helvetica Neue" w:eastAsia="Times New Roman" w:hAnsi="Helvetica Neue"/>
          <w:b/>
          <w:bCs/>
          <w:color w:val="FF0000"/>
          <w:lang w:val="es-ES"/>
        </w:rPr>
        <w:t>-</w:t>
      </w:r>
      <w:r w:rsidRPr="002C5539">
        <w:rPr>
          <w:rFonts w:ascii="Helvetica Neue" w:eastAsia="Times New Roman" w:hAnsi="Helvetica Neue"/>
          <w:b/>
          <w:bCs/>
          <w:color w:val="FF0000"/>
          <w:lang w:val="es-ES"/>
        </w:rPr>
        <w:t>0</w:t>
      </w:r>
      <w:r w:rsidR="006D0004">
        <w:rPr>
          <w:rFonts w:ascii="Helvetica Neue" w:eastAsia="Times New Roman" w:hAnsi="Helvetica Neue"/>
          <w:b/>
          <w:bCs/>
          <w:color w:val="FF0000"/>
          <w:lang w:val="es-ES"/>
        </w:rPr>
        <w:t>6</w:t>
      </w:r>
      <w:r w:rsidR="00786C2D">
        <w:rPr>
          <w:rFonts w:ascii="Helvetica Neue" w:eastAsia="Times New Roman" w:hAnsi="Helvetica Neue"/>
          <w:b/>
          <w:bCs/>
          <w:color w:val="FF0000"/>
          <w:lang w:val="es-ES"/>
        </w:rPr>
        <w:t>-</w:t>
      </w:r>
      <w:r w:rsidR="00192BCD">
        <w:rPr>
          <w:rFonts w:ascii="Helvetica Neue" w:eastAsia="Times New Roman" w:hAnsi="Helvetica Neue"/>
          <w:b/>
          <w:bCs/>
          <w:color w:val="FF0000"/>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659D7ADA"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w:t>
      </w:r>
      <w:r w:rsidR="004C21F4">
        <w:rPr>
          <w:rFonts w:ascii="Helvetica Neue" w:eastAsia="Times New Roman" w:hAnsi="Helvetica Neue"/>
          <w:color w:val="1F1F1F"/>
          <w:bdr w:val="none" w:sz="0" w:space="0" w:color="auto" w:frame="1"/>
          <w:lang w:val="es-ES"/>
        </w:rPr>
        <w:t>cinco</w:t>
      </w:r>
      <w:r>
        <w:rPr>
          <w:rFonts w:ascii="Helvetica Neue" w:eastAsia="Times New Roman" w:hAnsi="Helvetica Neue"/>
          <w:color w:val="1F1F1F"/>
          <w:bdr w:val="none" w:sz="0" w:space="0" w:color="auto" w:frame="1"/>
          <w:lang w:val="es-ES"/>
        </w:rPr>
        <w:t xml:space="preserve"> referencias (correctas) de estudios sobre el tema</w:t>
      </w:r>
      <w:r w:rsidR="00154B07">
        <w:rPr>
          <w:rFonts w:ascii="Helvetica Neue" w:eastAsia="Times New Roman" w:hAnsi="Helvetica Neue"/>
          <w:color w:val="1F1F1F"/>
          <w:bdr w:val="none" w:sz="0" w:space="0" w:color="auto" w:frame="1"/>
          <w:lang w:val="es-ES"/>
        </w:rPr>
        <w:t>, usando Zotero.</w:t>
      </w:r>
      <w:r>
        <w:rPr>
          <w:rFonts w:ascii="Helvetica Neue" w:eastAsia="Times New Roman" w:hAnsi="Helvetica Neue"/>
          <w:color w:val="1F1F1F"/>
          <w:bdr w:val="none" w:sz="0" w:space="0" w:color="auto" w:frame="1"/>
          <w:lang w:val="es-ES"/>
        </w:rPr>
        <w:t>.</w:t>
      </w:r>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0A0DF76C"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Se recomienda</w:t>
      </w:r>
      <w:r>
        <w:rPr>
          <w:rFonts w:ascii="Helvetica Neue" w:eastAsia="Times New Roman" w:hAnsi="Helvetica Neue"/>
          <w:color w:val="1F1F1F"/>
          <w:bdr w:val="none" w:sz="0" w:space="0" w:color="auto" w:frame="1"/>
          <w:lang w:val="es-ES"/>
        </w:rPr>
        <w:t xml:space="preserve"> al menos una Tabla descriptiva (con promedio, desviación estándar, mínimo, máximo)</w:t>
      </w:r>
      <w:r w:rsidR="009D2B27">
        <w:rPr>
          <w:rFonts w:ascii="Helvetica Neue" w:eastAsia="Times New Roman" w:hAnsi="Helvetica Neue"/>
          <w:color w:val="1F1F1F"/>
          <w:bdr w:val="none" w:sz="0" w:space="0" w:color="auto" w:frame="1"/>
          <w:lang w:val="es-ES"/>
        </w:rPr>
        <w:t xml:space="preserve"> y</w:t>
      </w:r>
      <w:r>
        <w:rPr>
          <w:rFonts w:ascii="Helvetica Neue" w:eastAsia="Times New Roman" w:hAnsi="Helvetica Neue"/>
          <w:color w:val="1F1F1F"/>
          <w:bdr w:val="none" w:sz="0" w:space="0" w:color="auto" w:frame="1"/>
          <w:lang w:val="es-ES"/>
        </w:rPr>
        <w:t xml:space="preserve"> una </w:t>
      </w:r>
      <w:r w:rsidR="009D2B27">
        <w:rPr>
          <w:rFonts w:ascii="Helvetica Neue" w:eastAsia="Times New Roman" w:hAnsi="Helvetica Neue"/>
          <w:color w:val="1F1F1F"/>
          <w:bdr w:val="none" w:sz="0" w:space="0" w:color="auto" w:frame="1"/>
          <w:lang w:val="es-ES"/>
        </w:rPr>
        <w:t xml:space="preserve">o dos </w:t>
      </w:r>
      <w:r>
        <w:rPr>
          <w:rFonts w:ascii="Helvetica Neue" w:eastAsia="Times New Roman" w:hAnsi="Helvetica Neue"/>
          <w:color w:val="1F1F1F"/>
          <w:bdr w:val="none" w:sz="0" w:space="0" w:color="auto" w:frame="1"/>
          <w:lang w:val="es-ES"/>
        </w:rPr>
        <w:t>Figura</w:t>
      </w:r>
      <w:r w:rsidR="009D2B27">
        <w:rPr>
          <w:rFonts w:ascii="Helvetica Neue" w:eastAsia="Times New Roman" w:hAnsi="Helvetica Neue"/>
          <w:color w:val="1F1F1F"/>
          <w:bdr w:val="none" w:sz="0" w:space="0" w:color="auto" w:frame="1"/>
          <w:lang w:val="es-ES"/>
        </w:rPr>
        <w:t>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 xml:space="preserve">(e.g., </w:t>
      </w:r>
      <w:r>
        <w:rPr>
          <w:rFonts w:ascii="Helvetica Neue" w:eastAsia="Times New Roman" w:hAnsi="Helvetica Neue"/>
          <w:color w:val="1F1F1F"/>
          <w:bdr w:val="none" w:sz="0" w:space="0" w:color="auto" w:frame="1"/>
          <w:lang w:val="es-ES"/>
        </w:rPr>
        <w:t xml:space="preserve">gráficos de </w:t>
      </w:r>
      <w:r w:rsidR="009D2B27">
        <w:rPr>
          <w:rFonts w:ascii="Helvetica Neue" w:eastAsia="Times New Roman" w:hAnsi="Helvetica Neue"/>
          <w:color w:val="1F1F1F"/>
          <w:bdr w:val="none" w:sz="0" w:space="0" w:color="auto" w:frame="1"/>
          <w:lang w:val="es-ES"/>
        </w:rPr>
        <w:t>dispersión</w:t>
      </w:r>
      <w:r>
        <w:rPr>
          <w:rFonts w:ascii="Helvetica Neue" w:eastAsia="Times New Roman" w:hAnsi="Helvetica Neue"/>
          <w:color w:val="1F1F1F"/>
          <w:bdr w:val="none" w:sz="0" w:space="0" w:color="auto" w:frame="1"/>
          <w:lang w:val="es-ES"/>
        </w:rPr>
        <w:t>).</w:t>
      </w:r>
    </w:p>
    <w:p w14:paraId="4D77F8AF" w14:textId="63727260"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Los resultados deben </w:t>
      </w:r>
      <w:r>
        <w:rPr>
          <w:rFonts w:ascii="Helvetica Neue" w:eastAsia="Times New Roman" w:hAnsi="Helvetica Neue"/>
          <w:color w:val="1F1F1F"/>
          <w:bdr w:val="none" w:sz="0" w:space="0" w:color="auto" w:frame="1"/>
          <w:lang w:val="es-ES"/>
        </w:rPr>
        <w:lastRenderedPageBreak/>
        <w:t xml:space="preserve">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power point, 5 min max).</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Roman</w:t>
      </w:r>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Tamaño de letra:</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Interlineado:</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r>
        <w:rPr>
          <w:rFonts w:ascii="Helvetica Neue" w:eastAsia="Times New Roman" w:hAnsi="Helvetica Neue"/>
          <w:b/>
          <w:bCs/>
          <w:color w:val="1F1F1F"/>
          <w:bdr w:val="none" w:sz="0" w:space="0" w:color="auto" w:frame="1"/>
        </w:rPr>
        <w:t xml:space="preserve">Alineación: </w:t>
      </w:r>
      <w:r w:rsidRPr="000B6B2C">
        <w:rPr>
          <w:rFonts w:ascii="Helvetica Neue" w:eastAsia="Times New Roman" w:hAnsi="Helvetica Neue"/>
          <w:color w:val="1F1F1F"/>
          <w:bdr w:val="none" w:sz="0" w:space="0" w:color="auto" w:frame="1"/>
        </w:rPr>
        <w:t>Justificado</w:t>
      </w:r>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Márgenes:</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lastRenderedPageBreak/>
        <w:t>Presentación</w:t>
      </w:r>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5989DC4B"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r w:rsidR="0032532B">
        <w:rPr>
          <w:rFonts w:ascii="Helvetica Neue" w:eastAsia="Times New Roman" w:hAnsi="Helvetica Neue"/>
          <w:color w:val="1F1F1F"/>
          <w:bdr w:val="none" w:sz="0" w:space="0" w:color="auto" w:frame="1"/>
          <w:lang w:val="es-ES"/>
        </w:rPr>
        <w:t xml:space="preserve"> El trabajo también se deberá entregar de forma impresa antes de la presentación</w:t>
      </w:r>
      <w:r w:rsidR="006A5193">
        <w:rPr>
          <w:rFonts w:ascii="Helvetica Neue" w:eastAsia="Times New Roman" w:hAnsi="Helvetica Neue"/>
          <w:color w:val="1F1F1F"/>
          <w:bdr w:val="none" w:sz="0" w:space="0" w:color="auto" w:frame="1"/>
          <w:lang w:val="es-ES"/>
        </w:rPr>
        <w:t xml:space="preserve">, de lo contrario </w:t>
      </w:r>
      <w:r w:rsidR="006A5193">
        <w:rPr>
          <w:rFonts w:ascii="Helvetica Neue" w:eastAsia="Times New Roman" w:hAnsi="Helvetica Neue"/>
          <w:color w:val="1F1F1F"/>
          <w:bdr w:val="none" w:sz="0" w:space="0" w:color="auto" w:frame="1"/>
          <w:lang w:val="es-ES"/>
        </w:rPr>
        <w:t xml:space="preserve">será evaluado con una nota máxima de </w:t>
      </w:r>
      <w:r w:rsidR="006A5193" w:rsidRPr="00E66767">
        <w:rPr>
          <w:rFonts w:ascii="Helvetica Neue" w:eastAsia="Times New Roman" w:hAnsi="Helvetica Neue"/>
          <w:b/>
          <w:bCs/>
          <w:color w:val="FF0000"/>
          <w:u w:val="single"/>
          <w:bdr w:val="none" w:sz="0" w:space="0" w:color="auto" w:frame="1"/>
          <w:lang w:val="es-ES"/>
        </w:rPr>
        <w:t>4.0</w:t>
      </w:r>
      <w:r w:rsidR="006A5193">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548"/>
        <w:gridCol w:w="2326"/>
        <w:gridCol w:w="2268"/>
        <w:gridCol w:w="1571"/>
        <w:gridCol w:w="1638"/>
      </w:tblGrid>
      <w:tr w:rsidR="00B2048A"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Promedio</w:t>
            </w:r>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Desviación Estándar</w:t>
            </w:r>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Mínimo</w:t>
            </w:r>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Máximo</w:t>
            </w:r>
          </w:p>
        </w:tc>
      </w:tr>
      <w:tr w:rsidR="0091648E" w14:paraId="1483A8D1" w14:textId="77777777" w:rsidTr="00CA34EA">
        <w:tc>
          <w:tcPr>
            <w:tcW w:w="1940" w:type="dxa"/>
            <w:vAlign w:val="center"/>
          </w:tcPr>
          <w:p w14:paraId="0F55039D" w14:textId="5BD8313A" w:rsidR="00B2048A" w:rsidRPr="00CC4DB5" w:rsidRDefault="00B2048A" w:rsidP="00CA34EA">
            <w:pP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EXCEL</w:t>
            </w:r>
          </w:p>
        </w:tc>
        <w:tc>
          <w:tcPr>
            <w:tcW w:w="1781" w:type="dxa"/>
            <w:vAlign w:val="center"/>
          </w:tcPr>
          <w:p w14:paraId="4B786092" w14:textId="244C59D9" w:rsidR="00B2048A" w:rsidRDefault="00B2048A"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PROMEDIO(A1:A20)</w:t>
            </w:r>
          </w:p>
        </w:tc>
        <w:tc>
          <w:tcPr>
            <w:tcW w:w="1782" w:type="dxa"/>
            <w:vAlign w:val="center"/>
          </w:tcPr>
          <w:p w14:paraId="641DA644" w14:textId="312E0E9A"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DESVESTA(A1:A20)</w:t>
            </w:r>
          </w:p>
        </w:tc>
        <w:tc>
          <w:tcPr>
            <w:tcW w:w="1782" w:type="dxa"/>
            <w:vAlign w:val="center"/>
          </w:tcPr>
          <w:p w14:paraId="608067C0" w14:textId="113AF89F"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r>
              <w:rPr>
                <w:rFonts w:ascii="Helvetica Neue" w:eastAsia="Times New Roman" w:hAnsi="Helvetica Neue"/>
                <w:b/>
                <w:bCs/>
                <w:color w:val="1F1F1F"/>
                <w:sz w:val="21"/>
                <w:szCs w:val="21"/>
              </w:rPr>
              <w:t>MIN</w:t>
            </w:r>
            <w:r>
              <w:rPr>
                <w:rFonts w:ascii="Helvetica Neue" w:eastAsia="Times New Roman" w:hAnsi="Helvetica Neue"/>
                <w:b/>
                <w:bCs/>
                <w:color w:val="1F1F1F"/>
                <w:sz w:val="21"/>
                <w:szCs w:val="21"/>
              </w:rPr>
              <w:t>(A1:A20)</w:t>
            </w:r>
          </w:p>
        </w:tc>
        <w:tc>
          <w:tcPr>
            <w:tcW w:w="1782" w:type="dxa"/>
            <w:vAlign w:val="center"/>
          </w:tcPr>
          <w:p w14:paraId="391923EA" w14:textId="75E00B74"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M</w:t>
            </w:r>
            <w:r>
              <w:rPr>
                <w:rFonts w:ascii="Helvetica Neue" w:eastAsia="Times New Roman" w:hAnsi="Helvetica Neue"/>
                <w:b/>
                <w:bCs/>
                <w:color w:val="1F1F1F"/>
                <w:sz w:val="21"/>
                <w:szCs w:val="21"/>
              </w:rPr>
              <w:t>AX</w:t>
            </w:r>
            <w:r>
              <w:rPr>
                <w:rFonts w:ascii="Helvetica Neue" w:eastAsia="Times New Roman" w:hAnsi="Helvetica Neue"/>
                <w:b/>
                <w:bCs/>
                <w:color w:val="1F1F1F"/>
                <w:sz w:val="21"/>
                <w:szCs w:val="21"/>
              </w:rPr>
              <w:t>(A1:A20)</w:t>
            </w:r>
          </w:p>
        </w:tc>
      </w:tr>
      <w:tr w:rsidR="00B2048A"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Variable Dependiente</w:t>
            </w:r>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B2048A" w14:paraId="37EF8D8A" w14:textId="77777777" w:rsidTr="00CA34EA">
        <w:tc>
          <w:tcPr>
            <w:tcW w:w="1940" w:type="dxa"/>
            <w:vAlign w:val="center"/>
          </w:tcPr>
          <w:p w14:paraId="2DC66180" w14:textId="7837FD4E"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E35915">
              <w:rPr>
                <w:rFonts w:ascii="Helvetica" w:eastAsia="Times New Roman" w:hAnsi="Helvetica" w:cs="Calibri"/>
                <w:color w:val="1F1F1F"/>
                <w:sz w:val="21"/>
                <w:szCs w:val="21"/>
                <w:bdr w:val="none" w:sz="0" w:space="0" w:color="auto" w:frame="1"/>
              </w:rPr>
              <w:t>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B2048A" w14:paraId="08A7F1CA" w14:textId="77777777" w:rsidTr="00CA34EA">
        <w:tc>
          <w:tcPr>
            <w:tcW w:w="1940" w:type="dxa"/>
            <w:vAlign w:val="center"/>
          </w:tcPr>
          <w:p w14:paraId="7C15C0D2" w14:textId="3D699E2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B2048A" w14:paraId="30EB13A4" w14:textId="77777777" w:rsidTr="00CA34EA">
        <w:tc>
          <w:tcPr>
            <w:tcW w:w="1940" w:type="dxa"/>
            <w:vAlign w:val="center"/>
          </w:tcPr>
          <w:p w14:paraId="2DF39020" w14:textId="495B6778"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B2048A"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B2048A" w:rsidRDefault="007A58CC">
      <w:pPr>
        <w:rPr>
          <w:rFonts w:ascii="Helvetica Neue" w:eastAsia="Times New Roman" w:hAnsi="Helvetica Neue"/>
          <w:color w:val="1F1F1F"/>
          <w:sz w:val="20"/>
          <w:szCs w:val="20"/>
          <w:bdr w:val="none" w:sz="0" w:space="0" w:color="auto" w:frame="1"/>
          <w:lang w:val="es-ES"/>
        </w:rPr>
      </w:pPr>
      <w:r w:rsidRPr="00B2048A">
        <w:rPr>
          <w:rFonts w:ascii="Helvetica Neue" w:eastAsia="Times New Roman" w:hAnsi="Helvetica Neue"/>
          <w:color w:val="1F1F1F"/>
          <w:sz w:val="20"/>
          <w:szCs w:val="20"/>
          <w:bdr w:val="none" w:sz="0" w:space="0" w:color="auto" w:frame="1"/>
          <w:lang w:val="es-ES"/>
        </w:rPr>
        <w:br w:type="page"/>
      </w:r>
    </w:p>
    <w:p w14:paraId="3BF01824" w14:textId="1596F101" w:rsidR="00CC4DB5" w:rsidRPr="00B2048A" w:rsidRDefault="00CC4DB5" w:rsidP="00CC4DB5">
      <w:pPr>
        <w:spacing w:line="420" w:lineRule="atLeast"/>
        <w:rPr>
          <w:rFonts w:ascii="Helvetica Neue" w:eastAsia="Times New Roman" w:hAnsi="Helvetica Neue"/>
          <w:color w:val="D1D1D1" w:themeColor="background2" w:themeShade="E6"/>
          <w:lang w:val="es-ES"/>
        </w:rPr>
      </w:pPr>
      <w:r w:rsidRPr="00B2048A">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721282" w:rsidRPr="00B2048A">
        <w:rPr>
          <w:rFonts w:ascii="Helvetica Neue" w:eastAsia="Times New Roman" w:hAnsi="Helvetica Neue"/>
          <w:b/>
          <w:bCs/>
          <w:color w:val="D1D1D1" w:themeColor="background2" w:themeShade="E6"/>
          <w:bdr w:val="none" w:sz="0" w:space="0" w:color="auto" w:frame="1"/>
          <w:lang w:val="es-ES"/>
        </w:rPr>
        <w:t>F</w:t>
      </w:r>
      <w:r w:rsidRPr="00B2048A">
        <w:rPr>
          <w:rFonts w:ascii="Helvetica Neue" w:eastAsia="Times New Roman" w:hAnsi="Helvetica Neue"/>
          <w:b/>
          <w:bCs/>
          <w:color w:val="D1D1D1" w:themeColor="background2" w:themeShade="E6"/>
          <w:bdr w:val="none" w:sz="0" w:space="0" w:color="auto" w:frame="1"/>
          <w:lang w:val="es-ES"/>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Las Normas APA (American Psychological Association)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National Geographic.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s importante tener en cuenta que estas son solo algunas de las referencias bibliográficas APA más comunes. Para obtener información más detallada sobre cómo citar diferentes tipos de materiales, se recomienda consultar la publicación oficial de las Normas APA: Publication Manual of the American Psychological Association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r w:rsidR="00711E3E" w:rsidRPr="009225A5">
        <w:rPr>
          <w:rFonts w:ascii="Helvetica Neue" w:hAnsi="Helvetica Neue"/>
          <w:lang w:val="es-ES"/>
        </w:rPr>
        <w:t xml:space="preserve">Bargsted,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2CC44C6F" w:rsidR="004135CC" w:rsidRDefault="004135CC" w:rsidP="004135CC">
      <w:pPr>
        <w:rPr>
          <w:rFonts w:ascii="Helvetica Neue" w:hAnsi="Helvetica Neue"/>
          <w:lang w:val="es-ES"/>
        </w:rPr>
      </w:pPr>
      <w:r>
        <w:rPr>
          <w:rFonts w:ascii="Helvetica Neue" w:hAnsi="Helvetica Neue"/>
          <w:lang w:val="es-ES"/>
        </w:rPr>
        <w:t>- 0.25: Base de datos completa</w:t>
      </w:r>
      <w:r>
        <w:rPr>
          <w:rFonts w:ascii="Helvetica Neue" w:hAnsi="Helvetica Neue"/>
          <w:lang w:val="es-ES"/>
        </w:rPr>
        <w:t xml:space="preserve">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r w:rsidR="00D71CCA">
        <w:rPr>
          <w:rFonts w:ascii="Helvetica Neue" w:hAnsi="Helvetica Neue"/>
          <w:lang w:val="es-ES"/>
        </w:rPr>
        <w:t xml:space="preserve"> La base debe ser funcional al propósito y para reproducir los gráficos usados en el trabajo.</w:t>
      </w:r>
    </w:p>
    <w:p w14:paraId="4DEA276E" w14:textId="77777777" w:rsidR="0036627E" w:rsidRPr="009225A5" w:rsidRDefault="0036627E" w:rsidP="004135CC">
      <w:pPr>
        <w:rPr>
          <w:rFonts w:ascii="Helvetica Neue" w:hAnsi="Helvetica Neue"/>
          <w:lang w:val="es-ES"/>
        </w:rPr>
      </w:pPr>
    </w:p>
    <w:p w14:paraId="75FEB14B" w14:textId="07805244"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 xml:space="preserve">cinco referencias en Zotero </w:t>
      </w:r>
      <w:r w:rsidR="00B3343D">
        <w:rPr>
          <w:rFonts w:ascii="Helvetica Neue" w:hAnsi="Helvetica Neue"/>
          <w:lang w:val="es-ES"/>
        </w:rPr>
        <w:t>y subida a GitHub (.</w:t>
      </w:r>
      <w:r w:rsidR="00B3343D">
        <w:rPr>
          <w:rFonts w:ascii="Helvetica Neue" w:hAnsi="Helvetica Neue"/>
          <w:lang w:val="es-ES"/>
        </w:rPr>
        <w:t>rdf</w:t>
      </w:r>
      <w:r w:rsidR="00B3343D">
        <w:rPr>
          <w:rFonts w:ascii="Helvetica Neue" w:hAnsi="Helvetica Neue"/>
          <w:lang w:val="es-ES"/>
        </w:rPr>
        <w:t xml:space="preserve">) </w:t>
      </w:r>
      <w:r>
        <w:rPr>
          <w:rFonts w:ascii="Helvetica Neue" w:hAnsi="Helvetica Neue"/>
          <w:lang w:val="es-ES"/>
        </w:rPr>
        <w:t>[</w:t>
      </w:r>
      <w:r>
        <w:rPr>
          <w:rFonts w:ascii="Helvetica Neue" w:hAnsi="Helvetica Neue"/>
          <w:lang w:val="es-ES"/>
        </w:rPr>
        <w:t>2024</w:t>
      </w:r>
      <w:r>
        <w:rPr>
          <w:rFonts w:ascii="Helvetica Neue" w:hAnsi="Helvetica Neue"/>
          <w:lang w:val="es-ES"/>
        </w:rPr>
        <w:t>-</w:t>
      </w:r>
      <w:r>
        <w:rPr>
          <w:rFonts w:ascii="Helvetica Neue" w:hAnsi="Helvetica Neue"/>
          <w:lang w:val="es-ES"/>
        </w:rPr>
        <w:t>06</w:t>
      </w:r>
      <w:r>
        <w:rPr>
          <w:rFonts w:ascii="Helvetica Neue" w:hAnsi="Helvetica Neue"/>
          <w:lang w:val="es-ES"/>
        </w:rPr>
        <w:t>-</w:t>
      </w:r>
      <w:r>
        <w:rPr>
          <w:rFonts w:ascii="Helvetica Neue" w:hAnsi="Helvetica Neue"/>
          <w:lang w:val="es-ES"/>
        </w:rPr>
        <w:t>10</w:t>
      </w:r>
      <w:r>
        <w:rPr>
          <w:rFonts w:ascii="Helvetica Neue" w:hAnsi="Helvetica Neue"/>
          <w:lang w:val="es-ES"/>
        </w:rPr>
        <w:t>].</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w:t>
      </w:r>
      <w:r w:rsidR="0068298E">
        <w:rPr>
          <w:rFonts w:ascii="Helvetica Neue" w:hAnsi="Helvetica Neue"/>
          <w:lang w:val="es-ES"/>
        </w:rPr>
        <w:t xml:space="preserve"> </w:t>
      </w:r>
      <w:r w:rsidR="0068298E">
        <w:rPr>
          <w:rFonts w:ascii="Helvetica Neue" w:hAnsi="Helvetica Neue"/>
          <w:lang w:val="es-ES"/>
        </w:rPr>
        <w:t>[2024-06-10].</w:t>
      </w:r>
    </w:p>
    <w:p w14:paraId="3FFCFE64" w14:textId="77777777" w:rsidR="0036627E" w:rsidRDefault="0036627E">
      <w:pPr>
        <w:rPr>
          <w:rFonts w:ascii="Helvetica Neue" w:hAnsi="Helvetica Neue"/>
          <w:lang w:val="es-ES"/>
        </w:rPr>
      </w:pPr>
    </w:p>
    <w:p w14:paraId="732914AA" w14:textId="1537754A"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560FAC">
        <w:rPr>
          <w:rFonts w:ascii="Helvetica Neue" w:hAnsi="Helvetica Neue"/>
          <w:lang w:val="es-ES"/>
        </w:rPr>
        <w:t>Una</w:t>
      </w:r>
      <w:r w:rsidR="00882A41">
        <w:rPr>
          <w:rFonts w:ascii="Helvetica Neue" w:hAnsi="Helvetica Neue"/>
          <w:lang w:val="es-ES"/>
        </w:rPr>
        <w:t xml:space="preserve"> Figura ingresada</w:t>
      </w:r>
      <w:r w:rsidR="00560FAC">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w:t>
      </w:r>
      <w:r w:rsidR="00A246EA">
        <w:rPr>
          <w:rFonts w:ascii="Helvetica Neue" w:hAnsi="Helvetica Neue"/>
          <w:lang w:val="es-ES"/>
        </w:rPr>
        <w:t>[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54B07"/>
    <w:rsid w:val="00181756"/>
    <w:rsid w:val="00192BCD"/>
    <w:rsid w:val="001A134A"/>
    <w:rsid w:val="001C2E6C"/>
    <w:rsid w:val="001D19DB"/>
    <w:rsid w:val="001D3358"/>
    <w:rsid w:val="0022050B"/>
    <w:rsid w:val="00234B40"/>
    <w:rsid w:val="00241AA5"/>
    <w:rsid w:val="0024302A"/>
    <w:rsid w:val="002718FA"/>
    <w:rsid w:val="002974AF"/>
    <w:rsid w:val="002A515C"/>
    <w:rsid w:val="002A7B3D"/>
    <w:rsid w:val="002C5539"/>
    <w:rsid w:val="00317532"/>
    <w:rsid w:val="003237B9"/>
    <w:rsid w:val="0032532B"/>
    <w:rsid w:val="00361198"/>
    <w:rsid w:val="0036627E"/>
    <w:rsid w:val="00380BAC"/>
    <w:rsid w:val="00393BB9"/>
    <w:rsid w:val="003964C5"/>
    <w:rsid w:val="003E2B45"/>
    <w:rsid w:val="003F3339"/>
    <w:rsid w:val="003F61A7"/>
    <w:rsid w:val="004135CC"/>
    <w:rsid w:val="004C21F4"/>
    <w:rsid w:val="00511775"/>
    <w:rsid w:val="005558E6"/>
    <w:rsid w:val="00560FAC"/>
    <w:rsid w:val="00597380"/>
    <w:rsid w:val="005B7F6C"/>
    <w:rsid w:val="0068298E"/>
    <w:rsid w:val="00682A79"/>
    <w:rsid w:val="00690715"/>
    <w:rsid w:val="00695B2D"/>
    <w:rsid w:val="006A435B"/>
    <w:rsid w:val="006A5193"/>
    <w:rsid w:val="006A570F"/>
    <w:rsid w:val="006B4DA0"/>
    <w:rsid w:val="006C2ADA"/>
    <w:rsid w:val="006D0004"/>
    <w:rsid w:val="006D1126"/>
    <w:rsid w:val="006D60C9"/>
    <w:rsid w:val="00700B5F"/>
    <w:rsid w:val="00711E3E"/>
    <w:rsid w:val="00721282"/>
    <w:rsid w:val="00755DC0"/>
    <w:rsid w:val="00786C2D"/>
    <w:rsid w:val="0079089D"/>
    <w:rsid w:val="007A58CC"/>
    <w:rsid w:val="007B129B"/>
    <w:rsid w:val="007C6104"/>
    <w:rsid w:val="007F3EBB"/>
    <w:rsid w:val="00861915"/>
    <w:rsid w:val="00882A41"/>
    <w:rsid w:val="008B3F7A"/>
    <w:rsid w:val="008E5780"/>
    <w:rsid w:val="009032F9"/>
    <w:rsid w:val="00903CBE"/>
    <w:rsid w:val="0091648E"/>
    <w:rsid w:val="009225A5"/>
    <w:rsid w:val="00966824"/>
    <w:rsid w:val="00983D2C"/>
    <w:rsid w:val="009854F8"/>
    <w:rsid w:val="009941D0"/>
    <w:rsid w:val="00996B64"/>
    <w:rsid w:val="009D2B27"/>
    <w:rsid w:val="009E6F07"/>
    <w:rsid w:val="00A04B0C"/>
    <w:rsid w:val="00A246EA"/>
    <w:rsid w:val="00A33401"/>
    <w:rsid w:val="00A4704F"/>
    <w:rsid w:val="00A66A17"/>
    <w:rsid w:val="00A70CA9"/>
    <w:rsid w:val="00A755DA"/>
    <w:rsid w:val="00AE5E9A"/>
    <w:rsid w:val="00B15D14"/>
    <w:rsid w:val="00B2048A"/>
    <w:rsid w:val="00B3343D"/>
    <w:rsid w:val="00B4259F"/>
    <w:rsid w:val="00B50624"/>
    <w:rsid w:val="00B63508"/>
    <w:rsid w:val="00BC569F"/>
    <w:rsid w:val="00C424C3"/>
    <w:rsid w:val="00C61659"/>
    <w:rsid w:val="00C6412E"/>
    <w:rsid w:val="00C643F7"/>
    <w:rsid w:val="00C70EE3"/>
    <w:rsid w:val="00C8245D"/>
    <w:rsid w:val="00C83924"/>
    <w:rsid w:val="00CA3374"/>
    <w:rsid w:val="00CB6D43"/>
    <w:rsid w:val="00CC4DB5"/>
    <w:rsid w:val="00D04B77"/>
    <w:rsid w:val="00D645D4"/>
    <w:rsid w:val="00D651D0"/>
    <w:rsid w:val="00D71CCA"/>
    <w:rsid w:val="00DA3DE4"/>
    <w:rsid w:val="00DA7073"/>
    <w:rsid w:val="00DD4F8D"/>
    <w:rsid w:val="00E147EF"/>
    <w:rsid w:val="00E34B2F"/>
    <w:rsid w:val="00E35915"/>
    <w:rsid w:val="00E66767"/>
    <w:rsid w:val="00E74535"/>
    <w:rsid w:val="00E745B6"/>
    <w:rsid w:val="00E82023"/>
    <w:rsid w:val="00EC4E0C"/>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TotalTime>
  <Pages>17</Pages>
  <Words>1821</Words>
  <Characters>1038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63</cp:revision>
  <dcterms:created xsi:type="dcterms:W3CDTF">2024-05-28T20:24:00Z</dcterms:created>
  <dcterms:modified xsi:type="dcterms:W3CDTF">2024-06-1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